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6F9F6D57"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May </w:t>
      </w:r>
      <w:r w:rsidR="002877BA">
        <w:rPr>
          <w:rFonts w:ascii="Times New Roman" w:hAnsi="Times New Roman" w:cs="Times New Roman"/>
        </w:rPr>
        <w:t>17</w:t>
      </w:r>
    </w:p>
    <w:p w14:paraId="79C8F6C8" w14:textId="77777777" w:rsidR="00924D78" w:rsidRDefault="00924D78" w:rsidP="00615628">
      <w:pPr>
        <w:rPr>
          <w:rFonts w:ascii="Times New Roman" w:hAnsi="Times New Roman" w:cs="Times New Roman"/>
        </w:rPr>
      </w:pPr>
    </w:p>
    <w:p w14:paraId="696CA502" w14:textId="3EDA3117"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r>
        <w:rPr>
          <w:rFonts w:ascii="Times New Roman" w:hAnsi="Times New Roman" w:cs="Times New Roman"/>
          <w:i/>
          <w:iCs/>
        </w:rPr>
        <w:t>Current Biology,</w:t>
      </w:r>
    </w:p>
    <w:p w14:paraId="08033F6E" w14:textId="77777777" w:rsidR="00615628" w:rsidRPr="00697434" w:rsidRDefault="00615628" w:rsidP="0015090A">
      <w:pPr>
        <w:jc w:val="both"/>
        <w:rPr>
          <w:rFonts w:ascii="Times New Roman" w:hAnsi="Times New Roman" w:cs="Times New Roman"/>
        </w:rPr>
      </w:pPr>
    </w:p>
    <w:p w14:paraId="678730BD" w14:textId="77C6FB7D"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2877BA" w:rsidRPr="002877BA">
        <w:rPr>
          <w:rFonts w:ascii="Times New Roman" w:hAnsi="Times New Roman" w:cs="Times New Roman"/>
        </w:rPr>
        <w:t xml:space="preserve">Birds of a </w:t>
      </w:r>
      <w:r w:rsidR="002877BA">
        <w:rPr>
          <w:rFonts w:ascii="Times New Roman" w:hAnsi="Times New Roman" w:cs="Times New Roman"/>
        </w:rPr>
        <w:t>Feather Flock Together</w:t>
      </w:r>
      <w:r w:rsidR="002877BA" w:rsidRPr="002877BA">
        <w:rPr>
          <w:rFonts w:ascii="Times New Roman" w:hAnsi="Times New Roman" w:cs="Times New Roman"/>
        </w:rPr>
        <w:t>: Light pollution’s effects differ by social context</w:t>
      </w:r>
      <w:r w:rsidR="00343146" w:rsidRPr="00840D85">
        <w:rPr>
          <w:rFonts w:ascii="Times New Roman" w:hAnsi="Times New Roman" w:cs="Times New Roman"/>
        </w:rPr>
        <w:t>’</w:t>
      </w:r>
      <w:r w:rsidRPr="00840D85">
        <w:rPr>
          <w:rFonts w:ascii="Times New Roman" w:hAnsi="Times New Roman" w:cs="Times New Roman"/>
        </w:rPr>
        <w:t xml:space="preserve"> for submission to </w:t>
      </w:r>
      <w:r w:rsidR="00840D85" w:rsidRPr="00840D85">
        <w:rPr>
          <w:rFonts w:ascii="Times New Roman" w:hAnsi="Times New Roman" w:cs="Times New Roman"/>
          <w:i/>
          <w:iCs/>
        </w:rPr>
        <w:t>Current Biology</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the circadian rhythm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Housing birds socially exacerbated responses to light pollution behaviorally and molecularly, through increased disruption of activity onset and core circadian genes in both 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these disruptions were significantly correlated, as hypothalamic gene expression </w:t>
      </w:r>
      <w:proofErr w:type="gramStart"/>
      <w:r w:rsidR="002877BA">
        <w:rPr>
          <w:rFonts w:ascii="Times New Roman" w:hAnsi="Times New Roman" w:cs="Times New Roman"/>
        </w:rPr>
        <w:t>precited</w:t>
      </w:r>
      <w:proofErr w:type="gramEnd"/>
      <w:r w:rsidR="002877BA">
        <w:rPr>
          <w:rFonts w:ascii="Times New Roman" w:hAnsi="Times New Roman" w:cs="Times New Roman"/>
        </w:rPr>
        <w:t xml:space="preserve"> activity onset under light pollution. </w:t>
      </w:r>
    </w:p>
    <w:p w14:paraId="153D81BA" w14:textId="77777777" w:rsidR="00AB40A5" w:rsidRPr="00AB40A5" w:rsidRDefault="00AB40A5" w:rsidP="002F7E19">
      <w:pPr>
        <w:jc w:val="both"/>
        <w:rPr>
          <w:rFonts w:ascii="Times New Roman" w:hAnsi="Times New Roman" w:cs="Times New Roman"/>
          <w:i/>
          <w:iCs/>
        </w:rPr>
      </w:pPr>
    </w:p>
    <w:p w14:paraId="4793D632" w14:textId="71D8C4F4" w:rsidR="00AB40A5" w:rsidRDefault="003B0EDD" w:rsidP="002F7E1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rtificial light at night disrupts circadian rhythms by influencing 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Pr>
          <w:rFonts w:ascii="Times New Roman" w:hAnsi="Times New Roman" w:cs="Times New Roman"/>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2&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sidR="00494DA6">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2</w:t>
      </w:r>
      <w:r>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Despite established research on light pollution’s disruptive effects, much of it has concentrated on animals in isolation or housing conditions have been largely ignored. Yet it is known that social interactions play a pivotal role in shaping behavioral rhythms </w:t>
      </w:r>
      <w:r>
        <w:rPr>
          <w:rFonts w:ascii="Times New Roman" w:hAnsi="Times New Roman" w:cs="Times New Roman"/>
        </w:rPr>
        <w:fldChar w:fldCharType="begin"/>
      </w:r>
      <w:r>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3</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p>
    <w:p w14:paraId="124A1049" w14:textId="77777777" w:rsidR="00494DA6" w:rsidRPr="00AB40A5" w:rsidRDefault="00494DA6" w:rsidP="002F7E19">
      <w:pPr>
        <w:jc w:val="both"/>
        <w:rPr>
          <w:rFonts w:ascii="Times New Roman" w:hAnsi="Times New Roman" w:cs="Times New Roman"/>
        </w:rPr>
      </w:pPr>
    </w:p>
    <w:p w14:paraId="31FDF2EF" w14:textId="416FA333" w:rsidR="00DD2F80" w:rsidRDefault="0015090A" w:rsidP="002F7E1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Pr="00701F4F">
        <w:rPr>
          <w:rFonts w:ascii="Times New Roman" w:hAnsi="Times New Roman" w:cs="Times New Roman"/>
          <w:color w:val="000000" w:themeColor="text1"/>
        </w:rPr>
        <w:t xml:space="preserve"> measuring behavior, physiological</w:t>
      </w:r>
      <w:r w:rsidR="003B0EDD">
        <w:rPr>
          <w:rFonts w:ascii="Times New Roman" w:hAnsi="Times New Roman" w:cs="Times New Roman"/>
          <w:color w:val="000000" w:themeColor="text1"/>
        </w:rPr>
        <w:t xml:space="preserve"> levels of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central and peripheral</w:t>
      </w:r>
      <w:r w:rsidR="003B0EDD">
        <w:rPr>
          <w:rFonts w:ascii="Times New Roman" w:hAnsi="Times New Roman" w:cs="Times New Roman"/>
          <w:color w:val="000000" w:themeColor="text1"/>
        </w:rPr>
        <w:t xml:space="preserve">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that artificial light at night advances activity onset and disrupts rhythmic circadian gene expression, which is exacerbated in social conditions</w:t>
      </w:r>
      <w:r w:rsidR="00DD2F80" w:rsidRPr="00DD2F80">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In </w:t>
      </w:r>
      <w:r w:rsidR="00B9620A" w:rsidRPr="00701F4F">
        <w:rPr>
          <w:rFonts w:ascii="Times New Roman" w:hAnsi="Times New Roman" w:cs="Times New Roman"/>
          <w:color w:val="000000" w:themeColor="text1"/>
        </w:rPr>
        <w:t>addition,</w:t>
      </w:r>
      <w:r w:rsidRPr="00701F4F">
        <w:rPr>
          <w:rFonts w:ascii="Times New Roman" w:hAnsi="Times New Roman" w:cs="Times New Roman"/>
          <w:color w:val="000000" w:themeColor="text1"/>
        </w:rPr>
        <w:t xml:space="preserve"> </w:t>
      </w:r>
      <w:r w:rsidR="00B9620A">
        <w:rPr>
          <w:rFonts w:ascii="Times New Roman" w:hAnsi="Times New Roman" w:cs="Times New Roman"/>
          <w:color w:val="000000" w:themeColor="text1"/>
        </w:rPr>
        <w:t>we show light at night disrupts the peripheral clock in the liver in socially housed birds alone</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w:t>
      </w:r>
      <w:proofErr w:type="gramStart"/>
      <w:r w:rsidR="00A72147">
        <w:rPr>
          <w:rFonts w:ascii="Times New Roman" w:hAnsi="Times New Roman" w:cs="Times New Roman"/>
          <w:color w:val="000000" w:themeColor="text1"/>
        </w:rPr>
        <w:t>These</w:t>
      </w:r>
      <w:proofErr w:type="gramEnd"/>
      <w:r w:rsidR="00A72147">
        <w:rPr>
          <w:rFonts w:ascii="Times New Roman" w:hAnsi="Times New Roman" w:cs="Times New Roman"/>
          <w:color w:val="000000" w:themeColor="text1"/>
        </w:rPr>
        <w:t xml:space="preserv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light pollution and is the first demonstration of social interactions regulating the circadian clock on a molecular level in vertebrates to our knowledge</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74272C34" w:rsidR="00E65D5C" w:rsidRDefault="00A14C3F" w:rsidP="00E65D5C">
      <w:pPr>
        <w:jc w:val="both"/>
        <w:rPr>
          <w:rFonts w:ascii="Times New Roman" w:hAnsi="Times New Roman" w:cs="Times New Roman"/>
          <w:sz w:val="11"/>
          <w:szCs w:val="11"/>
        </w:rPr>
      </w:pPr>
      <w:r w:rsidRPr="00701F4F">
        <w:rPr>
          <w:rFonts w:ascii="Times New Roman" w:hAnsi="Times New Roman" w:cs="Times New Roman"/>
          <w:color w:val="000000" w:themeColor="text1"/>
        </w:rPr>
        <w:t>This research represents a novel, integrative</w:t>
      </w:r>
      <w:r w:rsidR="009A0B6E" w:rsidRPr="00701F4F">
        <w:rPr>
          <w:rFonts w:ascii="Times New Roman" w:hAnsi="Times New Roman" w:cs="Times New Roman"/>
          <w:color w:val="000000" w:themeColor="text1"/>
        </w:rPr>
        <w:t xml:space="preserve"> approach to understanding </w:t>
      </w:r>
      <w:r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DD2F80">
        <w:rPr>
          <w:rFonts w:ascii="Times New Roman" w:hAnsi="Times New Roman" w:cs="Times New Roman"/>
          <w:i/>
          <w:iCs/>
        </w:rPr>
        <w:t>Current Biology</w:t>
      </w:r>
      <w:r w:rsidR="00AE63B2" w:rsidRPr="00701F4F">
        <w:rPr>
          <w:rFonts w:ascii="Times New Roman" w:hAnsi="Times New Roman" w:cs="Times New Roman"/>
          <w:color w:val="000000" w:themeColor="text1"/>
        </w:rPr>
        <w:t>.</w:t>
      </w:r>
    </w:p>
    <w:p w14:paraId="7AF8B2C1" w14:textId="77777777" w:rsidR="00E65D5C" w:rsidRDefault="00E65D5C" w:rsidP="00E65D5C">
      <w:pPr>
        <w:jc w:val="both"/>
        <w:rPr>
          <w:rFonts w:ascii="Times New Roman" w:hAnsi="Times New Roman" w:cs="Times New Roman"/>
          <w:sz w:val="11"/>
          <w:szCs w:val="11"/>
        </w:rPr>
      </w:pPr>
    </w:p>
    <w:p w14:paraId="498CFE5C" w14:textId="07C774DF"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9">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Associat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6EE012CB" w14:textId="77777777" w:rsidR="00011B5B" w:rsidRDefault="00011B5B" w:rsidP="001D79E7">
      <w:pPr>
        <w:rPr>
          <w:rFonts w:ascii="Times New Roman" w:hAnsi="Times New Roman" w:cs="Times New Roman"/>
          <w:b/>
          <w:bCs/>
        </w:rPr>
      </w:pPr>
    </w:p>
    <w:p w14:paraId="06F423DC" w14:textId="1F6132A1"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172F7246" w14:textId="77777777" w:rsidR="003B0EDD" w:rsidRPr="003B0EDD" w:rsidRDefault="00AB40A5" w:rsidP="003B0EDD">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3B0EDD" w:rsidRPr="003B0EDD">
        <w:t>1.</w:t>
      </w:r>
      <w:r w:rsidR="003B0EDD" w:rsidRPr="003B0EDD">
        <w:tab/>
        <w:t xml:space="preserve">J. C. Dunlap, Molecular bases for circadian clocks. </w:t>
      </w:r>
      <w:r w:rsidR="003B0EDD" w:rsidRPr="003B0EDD">
        <w:rPr>
          <w:i/>
        </w:rPr>
        <w:t>Cell</w:t>
      </w:r>
      <w:r w:rsidR="003B0EDD" w:rsidRPr="003B0EDD">
        <w:t xml:space="preserve"> </w:t>
      </w:r>
      <w:r w:rsidR="003B0EDD" w:rsidRPr="003B0EDD">
        <w:rPr>
          <w:b/>
        </w:rPr>
        <w:t>96</w:t>
      </w:r>
      <w:r w:rsidR="003B0EDD" w:rsidRPr="003B0EDD">
        <w:t>, 271-290 (1999).</w:t>
      </w:r>
    </w:p>
    <w:p w14:paraId="7D14CB1F" w14:textId="77777777" w:rsidR="003B0EDD" w:rsidRPr="003B0EDD" w:rsidRDefault="003B0EDD" w:rsidP="003B0EDD">
      <w:pPr>
        <w:pStyle w:val="EndNoteBibliography"/>
        <w:ind w:left="720" w:hanging="720"/>
      </w:pPr>
      <w:r w:rsidRPr="003B0EDD">
        <w:t>2.</w:t>
      </w:r>
      <w:r w:rsidRPr="003B0EDD">
        <w:tab/>
        <w:t xml:space="preserve">D. M. Dominoni, R. J. Nelson, Artificial light at night as an environmental pollutant: An integrative approach across taxa, biological functions, and scientific disciplines. </w:t>
      </w:r>
      <w:r w:rsidRPr="003B0EDD">
        <w:rPr>
          <w:i/>
        </w:rPr>
        <w:t>Journal of Experimental Zoology Part a-Ecological and Integrative Physiology</w:t>
      </w:r>
      <w:r w:rsidRPr="003B0EDD">
        <w:t xml:space="preserve"> </w:t>
      </w:r>
      <w:r w:rsidRPr="003B0EDD">
        <w:rPr>
          <w:b/>
        </w:rPr>
        <w:t>329</w:t>
      </w:r>
      <w:r w:rsidRPr="003B0EDD">
        <w:t>, 387-393 (2018).</w:t>
      </w:r>
    </w:p>
    <w:p w14:paraId="6F489A79" w14:textId="77777777" w:rsidR="003B0EDD" w:rsidRPr="003B0EDD" w:rsidRDefault="003B0EDD" w:rsidP="003B0EDD">
      <w:pPr>
        <w:pStyle w:val="EndNoteBibliography"/>
        <w:ind w:left="720" w:hanging="720"/>
      </w:pPr>
      <w:r w:rsidRPr="003B0EDD">
        <w:t>3.</w:t>
      </w:r>
      <w:r w:rsidRPr="003B0EDD">
        <w:tab/>
        <w:t xml:space="preserve">O. Siehler, S. Wang, G. Bloch, Social synchronization of circadian rhythms with a focus on honeybees. </w:t>
      </w:r>
      <w:r w:rsidRPr="003B0EDD">
        <w:rPr>
          <w:i/>
        </w:rPr>
        <w:t>Philosophical Transactions of the Royal Society B-Biological Sciences</w:t>
      </w:r>
      <w:r w:rsidRPr="003B0EDD">
        <w:t xml:space="preserve"> </w:t>
      </w:r>
      <w:r w:rsidRPr="003B0EDD">
        <w:rPr>
          <w:b/>
        </w:rPr>
        <w:t>376</w:t>
      </w:r>
      <w:r w:rsidRPr="003B0EDD">
        <w:t>,  (2021).</w:t>
      </w:r>
    </w:p>
    <w:p w14:paraId="14DEE5FA" w14:textId="14828C2F" w:rsidR="00FB45D3" w:rsidRPr="00DD2F80" w:rsidRDefault="00AB40A5" w:rsidP="00DD2F80">
      <w:pPr>
        <w:jc w:val="both"/>
        <w:rPr>
          <w:rFonts w:ascii="Times New Roman" w:hAnsi="Times New Roman" w:cs="Times New Roman"/>
        </w:rPr>
      </w:pPr>
      <w:r w:rsidRPr="00DD2F80">
        <w:rPr>
          <w:rFonts w:ascii="Times New Roman" w:hAnsi="Times New Roman" w:cs="Times New Roman"/>
        </w:rPr>
        <w:fldChar w:fldCharType="end"/>
      </w:r>
    </w:p>
    <w:sectPr w:rsidR="00FB45D3" w:rsidRPr="00DD2F80" w:rsidSect="000E545A">
      <w:headerReference w:type="default" r:id="rId10"/>
      <w:footerReference w:type="default" r:id="rId11"/>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C8EFA2" w14:textId="77777777" w:rsidR="002D6324" w:rsidRDefault="002D6324" w:rsidP="00973C1F">
      <w:r>
        <w:separator/>
      </w:r>
    </w:p>
  </w:endnote>
  <w:endnote w:type="continuationSeparator" w:id="0">
    <w:p w14:paraId="4A8B9194" w14:textId="77777777" w:rsidR="002D6324" w:rsidRDefault="002D6324"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2CC4DC" w14:textId="77777777" w:rsidR="002D6324" w:rsidRDefault="002D6324" w:rsidP="00973C1F">
      <w:r>
        <w:separator/>
      </w:r>
    </w:p>
  </w:footnote>
  <w:footnote w:type="continuationSeparator" w:id="0">
    <w:p w14:paraId="74DD3076" w14:textId="77777777" w:rsidR="002D6324" w:rsidRDefault="002D6324"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8" name="Picture 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227FB"/>
    <w:rsid w:val="00036C9C"/>
    <w:rsid w:val="00053B62"/>
    <w:rsid w:val="000551AF"/>
    <w:rsid w:val="000656A2"/>
    <w:rsid w:val="0006647F"/>
    <w:rsid w:val="00073A5E"/>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6B0F"/>
    <w:rsid w:val="001376B7"/>
    <w:rsid w:val="00143A1A"/>
    <w:rsid w:val="0015090A"/>
    <w:rsid w:val="00151114"/>
    <w:rsid w:val="001713D3"/>
    <w:rsid w:val="00187325"/>
    <w:rsid w:val="00195261"/>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6324"/>
    <w:rsid w:val="002D7D34"/>
    <w:rsid w:val="002F7E19"/>
    <w:rsid w:val="00300A90"/>
    <w:rsid w:val="00310D31"/>
    <w:rsid w:val="00322A0C"/>
    <w:rsid w:val="003303A0"/>
    <w:rsid w:val="0033143F"/>
    <w:rsid w:val="00343146"/>
    <w:rsid w:val="003549BB"/>
    <w:rsid w:val="00355A38"/>
    <w:rsid w:val="00377F6E"/>
    <w:rsid w:val="003861AE"/>
    <w:rsid w:val="003906DE"/>
    <w:rsid w:val="003A12A1"/>
    <w:rsid w:val="003B0EDD"/>
    <w:rsid w:val="003B31E5"/>
    <w:rsid w:val="003C54B4"/>
    <w:rsid w:val="003E0536"/>
    <w:rsid w:val="003F050C"/>
    <w:rsid w:val="003F61E2"/>
    <w:rsid w:val="003F7893"/>
    <w:rsid w:val="004041EC"/>
    <w:rsid w:val="00404359"/>
    <w:rsid w:val="0040597E"/>
    <w:rsid w:val="004101EB"/>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64E9E"/>
    <w:rsid w:val="00667519"/>
    <w:rsid w:val="00676E71"/>
    <w:rsid w:val="00681139"/>
    <w:rsid w:val="006830B9"/>
    <w:rsid w:val="00697434"/>
    <w:rsid w:val="006A3FEE"/>
    <w:rsid w:val="006B2863"/>
    <w:rsid w:val="006C0805"/>
    <w:rsid w:val="006C55BE"/>
    <w:rsid w:val="006F29B3"/>
    <w:rsid w:val="006F473F"/>
    <w:rsid w:val="00701F4F"/>
    <w:rsid w:val="007024FF"/>
    <w:rsid w:val="0071309D"/>
    <w:rsid w:val="00715262"/>
    <w:rsid w:val="00717351"/>
    <w:rsid w:val="0071778D"/>
    <w:rsid w:val="007215F9"/>
    <w:rsid w:val="007311DF"/>
    <w:rsid w:val="007311FC"/>
    <w:rsid w:val="00732EC6"/>
    <w:rsid w:val="00734148"/>
    <w:rsid w:val="0074225E"/>
    <w:rsid w:val="00742575"/>
    <w:rsid w:val="00742D24"/>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E4CA4"/>
    <w:rsid w:val="008F5D92"/>
    <w:rsid w:val="00900508"/>
    <w:rsid w:val="00905976"/>
    <w:rsid w:val="0091696E"/>
    <w:rsid w:val="00924D78"/>
    <w:rsid w:val="00933A52"/>
    <w:rsid w:val="00953EE3"/>
    <w:rsid w:val="00954953"/>
    <w:rsid w:val="00964AEC"/>
    <w:rsid w:val="00972EF4"/>
    <w:rsid w:val="00973C1F"/>
    <w:rsid w:val="0098288B"/>
    <w:rsid w:val="009850D3"/>
    <w:rsid w:val="00986814"/>
    <w:rsid w:val="00991D8D"/>
    <w:rsid w:val="009954E7"/>
    <w:rsid w:val="00995A48"/>
    <w:rsid w:val="00996BFC"/>
    <w:rsid w:val="009A0821"/>
    <w:rsid w:val="009A0B6E"/>
    <w:rsid w:val="009A22C2"/>
    <w:rsid w:val="009A510F"/>
    <w:rsid w:val="009A6DCC"/>
    <w:rsid w:val="009D0F56"/>
    <w:rsid w:val="009E1F4C"/>
    <w:rsid w:val="009F49EA"/>
    <w:rsid w:val="009F58C3"/>
    <w:rsid w:val="00A06083"/>
    <w:rsid w:val="00A14C3F"/>
    <w:rsid w:val="00A2027A"/>
    <w:rsid w:val="00A45F05"/>
    <w:rsid w:val="00A567FE"/>
    <w:rsid w:val="00A67111"/>
    <w:rsid w:val="00A72147"/>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620A"/>
    <w:rsid w:val="00B96421"/>
    <w:rsid w:val="00BB05D1"/>
    <w:rsid w:val="00BC0887"/>
    <w:rsid w:val="00BC3383"/>
    <w:rsid w:val="00BD0D17"/>
    <w:rsid w:val="00BD512F"/>
    <w:rsid w:val="00BD5E87"/>
    <w:rsid w:val="00BD6992"/>
    <w:rsid w:val="00BF3022"/>
    <w:rsid w:val="00BF6BE7"/>
    <w:rsid w:val="00C01A9F"/>
    <w:rsid w:val="00C0369F"/>
    <w:rsid w:val="00C115CE"/>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16AE"/>
    <w:rsid w:val="00C91398"/>
    <w:rsid w:val="00CA694C"/>
    <w:rsid w:val="00CD435E"/>
    <w:rsid w:val="00CD5107"/>
    <w:rsid w:val="00CD5FC6"/>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72B12"/>
    <w:rsid w:val="00D84D2B"/>
    <w:rsid w:val="00DA144E"/>
    <w:rsid w:val="00DA64F1"/>
    <w:rsid w:val="00DC47FD"/>
    <w:rsid w:val="00DC5B14"/>
    <w:rsid w:val="00DC7246"/>
    <w:rsid w:val="00DD1FBF"/>
    <w:rsid w:val="00DD2F80"/>
    <w:rsid w:val="00DD6664"/>
    <w:rsid w:val="00DF174C"/>
    <w:rsid w:val="00DF226D"/>
    <w:rsid w:val="00DF3541"/>
    <w:rsid w:val="00E07FC4"/>
    <w:rsid w:val="00E20142"/>
    <w:rsid w:val="00E30A8F"/>
    <w:rsid w:val="00E514A5"/>
    <w:rsid w:val="00E53AD9"/>
    <w:rsid w:val="00E5639A"/>
    <w:rsid w:val="00E65D5C"/>
    <w:rsid w:val="00E73896"/>
    <w:rsid w:val="00E81BED"/>
    <w:rsid w:val="00E86409"/>
    <w:rsid w:val="00E86C3A"/>
    <w:rsid w:val="00EB2827"/>
    <w:rsid w:val="00ED0953"/>
    <w:rsid w:val="00ED3DE8"/>
    <w:rsid w:val="00ED68A4"/>
    <w:rsid w:val="00EE3D3C"/>
    <w:rsid w:val="00EE643B"/>
    <w:rsid w:val="00EE7AE6"/>
    <w:rsid w:val="00EF010C"/>
    <w:rsid w:val="00EF6E49"/>
    <w:rsid w:val="00F0025A"/>
    <w:rsid w:val="00F02717"/>
    <w:rsid w:val="00F14F39"/>
    <w:rsid w:val="00F2520E"/>
    <w:rsid w:val="00F256F9"/>
    <w:rsid w:val="00F25997"/>
    <w:rsid w:val="00F313CB"/>
    <w:rsid w:val="00F33E09"/>
    <w:rsid w:val="00F35159"/>
    <w:rsid w:val="00F365E3"/>
    <w:rsid w:val="00F61D85"/>
    <w:rsid w:val="00F6396C"/>
    <w:rsid w:val="00F77918"/>
    <w:rsid w:val="00F83F3A"/>
    <w:rsid w:val="00F904DB"/>
    <w:rsid w:val="00F93D19"/>
    <w:rsid w:val="00F9642E"/>
    <w:rsid w:val="00FA02C0"/>
    <w:rsid w:val="00FA222D"/>
    <w:rsid w:val="00FA3AA1"/>
    <w:rsid w:val="00FA74FB"/>
    <w:rsid w:val="00FA7A30"/>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Pages>
  <Words>495</Words>
  <Characters>3050</Characters>
  <Application>Microsoft Office Word</Application>
  <DocSecurity>0</DocSecurity>
  <Lines>61</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4</cp:revision>
  <cp:lastPrinted>2023-05-17T22:11:00Z</cp:lastPrinted>
  <dcterms:created xsi:type="dcterms:W3CDTF">2024-05-11T16:34:00Z</dcterms:created>
  <dcterms:modified xsi:type="dcterms:W3CDTF">2024-05-1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